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mp" ContentType="image/p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9A830FC" w14:textId="77777777" w:rsidR="00080273" w:rsidRDefault="00F7484C" w:rsidP="00F7484C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F7484C">
        <w:rPr>
          <w:rFonts w:ascii="Times New Roman" w:hAnsi="Times New Roman" w:cs="Times New Roman"/>
          <w:b/>
          <w:bCs/>
          <w:sz w:val="24"/>
          <w:szCs w:val="24"/>
        </w:rPr>
        <w:t xml:space="preserve"> KECERDASAN BUATAN</w:t>
      </w:r>
    </w:p>
    <w:p w14:paraId="603D08B8" w14:textId="0B9EAF90" w:rsidR="002D466B" w:rsidRDefault="00080273" w:rsidP="00F7484C">
      <w:pPr>
        <w:jc w:val="center"/>
        <w:rPr>
          <w:rFonts w:ascii="Times New Roman" w:hAnsi="Times New Roman" w:cs="Times New Roman"/>
          <w:b/>
          <w:bCs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Esaa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Trend AI 2024</w:t>
      </w:r>
      <w:r w:rsidR="00F7484C" w:rsidRPr="00F7484C">
        <w:rPr>
          <w:rFonts w:ascii="Times New Roman" w:hAnsi="Times New Roman" w:cs="Times New Roman"/>
          <w:b/>
          <w:bCs/>
        </w:rPr>
        <w:t xml:space="preserve"> </w:t>
      </w:r>
    </w:p>
    <w:p w14:paraId="68A94643" w14:textId="4CCD0E85" w:rsidR="00F7484C" w:rsidRPr="00F7484C" w:rsidRDefault="00F7484C" w:rsidP="00F7484C">
      <w:pPr>
        <w:jc w:val="center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 w:rsidRPr="00F7484C">
        <w:rPr>
          <w:rFonts w:ascii="Times New Roman" w:hAnsi="Times New Roman" w:cs="Times New Roman"/>
          <w:i/>
          <w:iCs/>
          <w:sz w:val="24"/>
          <w:szCs w:val="24"/>
        </w:rPr>
        <w:t>dibuat</w:t>
      </w:r>
      <w:proofErr w:type="spellEnd"/>
      <w:r w:rsidRPr="00F7484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7484C">
        <w:rPr>
          <w:rFonts w:ascii="Times New Roman" w:hAnsi="Times New Roman" w:cs="Times New Roman"/>
          <w:i/>
          <w:iCs/>
          <w:sz w:val="24"/>
          <w:szCs w:val="24"/>
        </w:rPr>
        <w:t>untuk</w:t>
      </w:r>
      <w:proofErr w:type="spellEnd"/>
      <w:r w:rsidRPr="00F7484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7484C">
        <w:rPr>
          <w:rFonts w:ascii="Times New Roman" w:hAnsi="Times New Roman" w:cs="Times New Roman"/>
          <w:i/>
          <w:iCs/>
          <w:sz w:val="24"/>
          <w:szCs w:val="24"/>
        </w:rPr>
        <w:t>memenuhi</w:t>
      </w:r>
      <w:proofErr w:type="spellEnd"/>
      <w:r w:rsidRPr="00F7484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7484C">
        <w:rPr>
          <w:rFonts w:ascii="Times New Roman" w:hAnsi="Times New Roman" w:cs="Times New Roman"/>
          <w:i/>
          <w:iCs/>
          <w:sz w:val="24"/>
          <w:szCs w:val="24"/>
        </w:rPr>
        <w:t>tugas</w:t>
      </w:r>
      <w:proofErr w:type="spellEnd"/>
      <w:r w:rsidRPr="00F7484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7484C">
        <w:rPr>
          <w:rFonts w:ascii="Times New Roman" w:hAnsi="Times New Roman" w:cs="Times New Roman"/>
          <w:i/>
          <w:iCs/>
          <w:sz w:val="24"/>
          <w:szCs w:val="24"/>
        </w:rPr>
        <w:t>kecerdasan</w:t>
      </w:r>
      <w:proofErr w:type="spellEnd"/>
      <w:r w:rsidRPr="00F7484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7484C">
        <w:rPr>
          <w:rFonts w:ascii="Times New Roman" w:hAnsi="Times New Roman" w:cs="Times New Roman"/>
          <w:i/>
          <w:iCs/>
          <w:sz w:val="24"/>
          <w:szCs w:val="24"/>
        </w:rPr>
        <w:t>buatan</w:t>
      </w:r>
      <w:proofErr w:type="spellEnd"/>
      <w:r w:rsidRPr="00F7484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14:paraId="71B2F528" w14:textId="343F3842" w:rsidR="00F7484C" w:rsidRPr="00F7484C" w:rsidRDefault="00F7484C" w:rsidP="00F7484C">
      <w:pPr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F7484C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F748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484C">
        <w:rPr>
          <w:rFonts w:ascii="Times New Roman" w:hAnsi="Times New Roman" w:cs="Times New Roman"/>
          <w:sz w:val="24"/>
          <w:szCs w:val="24"/>
        </w:rPr>
        <w:t>Pengampu</w:t>
      </w:r>
      <w:proofErr w:type="spellEnd"/>
      <w:r w:rsidRPr="00F7484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5012B1A" w14:textId="0ECB4764" w:rsidR="00F7484C" w:rsidRPr="00F7484C" w:rsidRDefault="00F7484C" w:rsidP="00F7484C">
      <w:pPr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F7484C">
        <w:rPr>
          <w:rFonts w:ascii="Times New Roman" w:hAnsi="Times New Roman" w:cs="Times New Roman"/>
          <w:sz w:val="24"/>
          <w:szCs w:val="24"/>
        </w:rPr>
        <w:t>Fitri</w:t>
      </w:r>
      <w:proofErr w:type="spellEnd"/>
      <w:r w:rsidRPr="00F748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484C">
        <w:rPr>
          <w:rFonts w:ascii="Times New Roman" w:hAnsi="Times New Roman" w:cs="Times New Roman"/>
          <w:sz w:val="24"/>
          <w:szCs w:val="24"/>
        </w:rPr>
        <w:t>Nuraeni</w:t>
      </w:r>
      <w:proofErr w:type="spellEnd"/>
      <w:r w:rsidRPr="00F7484C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F7484C">
        <w:rPr>
          <w:rFonts w:ascii="Times New Roman" w:hAnsi="Times New Roman" w:cs="Times New Roman"/>
          <w:sz w:val="24"/>
          <w:szCs w:val="24"/>
        </w:rPr>
        <w:t>S.</w:t>
      </w:r>
      <w:proofErr w:type="spellStart"/>
      <w:r w:rsidRPr="00F7484C">
        <w:rPr>
          <w:rFonts w:ascii="Times New Roman" w:hAnsi="Times New Roman" w:cs="Times New Roman"/>
          <w:sz w:val="24"/>
          <w:szCs w:val="24"/>
        </w:rPr>
        <w:t>Kom</w:t>
      </w:r>
      <w:proofErr w:type="spellEnd"/>
      <w:proofErr w:type="gramEnd"/>
      <w:r w:rsidRPr="00F7484C">
        <w:rPr>
          <w:rFonts w:ascii="Times New Roman" w:hAnsi="Times New Roman" w:cs="Times New Roman"/>
          <w:sz w:val="24"/>
          <w:szCs w:val="24"/>
        </w:rPr>
        <w:t>.,</w:t>
      </w:r>
      <w:proofErr w:type="spellStart"/>
      <w:r w:rsidRPr="00F7484C">
        <w:rPr>
          <w:rFonts w:ascii="Times New Roman" w:hAnsi="Times New Roman" w:cs="Times New Roman"/>
          <w:sz w:val="24"/>
          <w:szCs w:val="24"/>
        </w:rPr>
        <w:t>M.Kom</w:t>
      </w:r>
      <w:proofErr w:type="spellEnd"/>
      <w:r w:rsidRPr="00F7484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77E8E36" w14:textId="785E1596" w:rsidR="00F7484C" w:rsidRDefault="00F7484C" w:rsidP="00F7484C">
      <w:pPr>
        <w:jc w:val="center"/>
        <w:rPr>
          <w:rFonts w:ascii="Times New Roman" w:hAnsi="Times New Roman" w:cs="Times New Roman"/>
        </w:rPr>
      </w:pPr>
    </w:p>
    <w:p w14:paraId="4C6F24FC" w14:textId="5EEABD5F" w:rsidR="00F7484C" w:rsidRDefault="00F7484C" w:rsidP="00F7484C">
      <w:pPr>
        <w:jc w:val="center"/>
        <w:rPr>
          <w:rFonts w:ascii="Times New Roman" w:hAnsi="Times New Roman" w:cs="Times New Roman"/>
        </w:rPr>
      </w:pPr>
    </w:p>
    <w:p w14:paraId="6E6FDFF1" w14:textId="7E590A52" w:rsidR="00F7484C" w:rsidRDefault="00F7484C" w:rsidP="00F7484C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40399FE" wp14:editId="71A5BD38">
            <wp:extent cx="2461260" cy="246126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1260" cy="24612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8EDEB18" w14:textId="570762D7" w:rsidR="00F7484C" w:rsidRDefault="00F7484C" w:rsidP="00F7484C">
      <w:pPr>
        <w:jc w:val="center"/>
        <w:rPr>
          <w:rFonts w:ascii="Times New Roman" w:hAnsi="Times New Roman" w:cs="Times New Roman"/>
        </w:rPr>
      </w:pPr>
    </w:p>
    <w:p w14:paraId="5167ABA5" w14:textId="1130B51B" w:rsidR="00F7484C" w:rsidRDefault="00F7484C" w:rsidP="00F7484C">
      <w:pPr>
        <w:jc w:val="center"/>
        <w:rPr>
          <w:rFonts w:ascii="Times New Roman" w:hAnsi="Times New Roman" w:cs="Times New Roman"/>
        </w:rPr>
      </w:pPr>
    </w:p>
    <w:p w14:paraId="14A09052" w14:textId="211019A4" w:rsidR="00F7484C" w:rsidRPr="00F7484C" w:rsidRDefault="00F7484C" w:rsidP="00F7484C">
      <w:pPr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F7484C">
        <w:rPr>
          <w:rFonts w:ascii="Times New Roman" w:hAnsi="Times New Roman" w:cs="Times New Roman"/>
          <w:sz w:val="24"/>
          <w:szCs w:val="24"/>
        </w:rPr>
        <w:t>Sulton</w:t>
      </w:r>
      <w:proofErr w:type="spellEnd"/>
      <w:r w:rsidRPr="00F748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484C">
        <w:rPr>
          <w:rFonts w:ascii="Times New Roman" w:hAnsi="Times New Roman" w:cs="Times New Roman"/>
          <w:sz w:val="24"/>
          <w:szCs w:val="24"/>
        </w:rPr>
        <w:t>Aulia</w:t>
      </w:r>
      <w:proofErr w:type="spellEnd"/>
      <w:r w:rsidRPr="00F748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484C">
        <w:rPr>
          <w:rFonts w:ascii="Times New Roman" w:hAnsi="Times New Roman" w:cs="Times New Roman"/>
          <w:sz w:val="24"/>
          <w:szCs w:val="24"/>
        </w:rPr>
        <w:t>Najata</w:t>
      </w:r>
      <w:proofErr w:type="spellEnd"/>
      <w:r w:rsidRPr="00F7484C">
        <w:rPr>
          <w:rFonts w:ascii="Times New Roman" w:hAnsi="Times New Roman" w:cs="Times New Roman"/>
          <w:sz w:val="24"/>
          <w:szCs w:val="24"/>
        </w:rPr>
        <w:t xml:space="preserve"> 2206153</w:t>
      </w:r>
    </w:p>
    <w:p w14:paraId="01B46F64" w14:textId="3E5B75AC" w:rsidR="00F7484C" w:rsidRPr="00F7484C" w:rsidRDefault="00F7484C" w:rsidP="00F7484C">
      <w:pPr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F7484C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F7484C">
        <w:rPr>
          <w:rFonts w:ascii="Times New Roman" w:hAnsi="Times New Roman" w:cs="Times New Roman"/>
          <w:sz w:val="24"/>
          <w:szCs w:val="24"/>
        </w:rPr>
        <w:t xml:space="preserve"> -E</w:t>
      </w:r>
    </w:p>
    <w:p w14:paraId="55BE1A94" w14:textId="790E8A76" w:rsidR="00F7484C" w:rsidRPr="00F7484C" w:rsidRDefault="00F7484C" w:rsidP="00F7484C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DE2C3E2" w14:textId="3F81880C" w:rsidR="00F7484C" w:rsidRPr="00F7484C" w:rsidRDefault="00F7484C" w:rsidP="00F7484C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74D111E" w14:textId="1296A729" w:rsidR="00F7484C" w:rsidRPr="00F7484C" w:rsidRDefault="00F7484C" w:rsidP="00F7484C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38977BA7" w14:textId="7C8933F8" w:rsidR="00F7484C" w:rsidRPr="00F7484C" w:rsidRDefault="00F7484C" w:rsidP="00F7484C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F7484C">
        <w:rPr>
          <w:rFonts w:ascii="Times New Roman" w:hAnsi="Times New Roman" w:cs="Times New Roman"/>
          <w:b/>
          <w:bCs/>
          <w:sz w:val="24"/>
          <w:szCs w:val="24"/>
        </w:rPr>
        <w:t xml:space="preserve">INSTITUT TEKNOLOGI GARUT </w:t>
      </w:r>
    </w:p>
    <w:p w14:paraId="369BB6B1" w14:textId="7B7D5ECF" w:rsidR="00F7484C" w:rsidRPr="00F7484C" w:rsidRDefault="00F7484C" w:rsidP="00F7484C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F7484C">
        <w:rPr>
          <w:rFonts w:ascii="Times New Roman" w:hAnsi="Times New Roman" w:cs="Times New Roman"/>
          <w:b/>
          <w:bCs/>
          <w:sz w:val="24"/>
          <w:szCs w:val="24"/>
        </w:rPr>
        <w:t xml:space="preserve">PRODI TEKNIK INFORMATIKA </w:t>
      </w:r>
    </w:p>
    <w:p w14:paraId="13AB17C6" w14:textId="10991451" w:rsidR="00F7484C" w:rsidRPr="00F7484C" w:rsidRDefault="00F7484C" w:rsidP="00F7484C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F7484C">
        <w:rPr>
          <w:rFonts w:ascii="Times New Roman" w:hAnsi="Times New Roman" w:cs="Times New Roman"/>
          <w:b/>
          <w:bCs/>
          <w:sz w:val="24"/>
          <w:szCs w:val="24"/>
        </w:rPr>
        <w:t>2024</w:t>
      </w:r>
    </w:p>
    <w:p w14:paraId="6FBC304C" w14:textId="77777777" w:rsidR="00F7484C" w:rsidRPr="00F7484C" w:rsidRDefault="00F7484C" w:rsidP="00F7484C">
      <w:pPr>
        <w:jc w:val="center"/>
        <w:rPr>
          <w:rFonts w:ascii="Times New Roman" w:hAnsi="Times New Roman" w:cs="Times New Roman"/>
        </w:rPr>
      </w:pPr>
    </w:p>
    <w:p w14:paraId="344E3209" w14:textId="66F1C23A" w:rsidR="0015149C" w:rsidRDefault="0015149C" w:rsidP="00080273">
      <w:pPr>
        <w:jc w:val="both"/>
        <w:rPr>
          <w:b/>
          <w:bCs/>
        </w:rPr>
      </w:pPr>
    </w:p>
    <w:p w14:paraId="63B51BD6" w14:textId="4C63426A" w:rsidR="00080273" w:rsidRPr="00BD205A" w:rsidRDefault="00080273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D205A">
        <w:rPr>
          <w:rFonts w:ascii="Times New Roman" w:hAnsi="Times New Roman" w:cs="Times New Roman"/>
          <w:sz w:val="24"/>
          <w:szCs w:val="24"/>
        </w:rPr>
        <w:lastRenderedPageBreak/>
        <w:t xml:space="preserve">Artificial Intelligence (AI)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buat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ognitif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pengenal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wajah,pembuat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apapun,pembuat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otomatis,pembuat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emoji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otomatis,pembelajaran,pencipta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pengenal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gambar.</w:t>
      </w:r>
      <w:r w:rsidR="00900E88" w:rsidRPr="00BD205A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buatan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ramai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2023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vendor dan yang lain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buatan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menaikan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ketertarikan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mau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kalah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vendor yang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lain,dibawah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Trend AI 2024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00E88" w:rsidRPr="00BD205A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="00900E88" w:rsidRPr="00BD205A">
        <w:rPr>
          <w:rFonts w:ascii="Times New Roman" w:hAnsi="Times New Roman" w:cs="Times New Roman"/>
          <w:sz w:val="24"/>
          <w:szCs w:val="24"/>
        </w:rPr>
        <w:t>.</w:t>
      </w:r>
    </w:p>
    <w:p w14:paraId="16F7C7F5" w14:textId="4266FC64" w:rsidR="00900E88" w:rsidRPr="00BD205A" w:rsidRDefault="00900E88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r w:rsidRPr="00BD205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6341B1" w:rsidRPr="00BD205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kompas.id/baca/riset/2024/01/03/tren-digital-2024-akankah-kecerdasan-buatan-makin-mendominasi","author":[{"dropping-particle":"","family":"SAKTI","given":"RANGGA EKA","non-dropping-particle":"","parse-names":false,"suffix":""}],"id":"ITEM-1","issued":{"date-parts":[["2024"]]},"title":"No Title","type":"webpage"},"uris":["http://www.mendeley.com/documents/?uuid=ec737dc2-8be5-4117-98ac-f16e58381b7a"]}],"mendeley":{"formattedCitation":"(SAKTI, 2024)","plainTextFormattedCitation":"(SAKTI, 2024)","previouslyFormattedCitation":"(SAKTI, 2024)"},"properties":{"noteIndex":0},"schema":"https://github.com/citation-style-language/schema/raw/master/csl-citation.json"}</w:instrText>
      </w:r>
      <w:r w:rsidRPr="00BD205A">
        <w:rPr>
          <w:rFonts w:ascii="Times New Roman" w:hAnsi="Times New Roman" w:cs="Times New Roman"/>
          <w:sz w:val="24"/>
          <w:szCs w:val="24"/>
        </w:rPr>
        <w:fldChar w:fldCharType="separate"/>
      </w:r>
      <w:r w:rsidRPr="00BD205A">
        <w:rPr>
          <w:rFonts w:ascii="Times New Roman" w:hAnsi="Times New Roman" w:cs="Times New Roman"/>
          <w:noProof/>
          <w:sz w:val="24"/>
          <w:szCs w:val="24"/>
        </w:rPr>
        <w:t>(SAKTI, 2024)</w:t>
      </w:r>
      <w:r w:rsidRPr="00BD205A">
        <w:rPr>
          <w:rFonts w:ascii="Times New Roman" w:hAnsi="Times New Roman" w:cs="Times New Roman"/>
          <w:sz w:val="24"/>
          <w:szCs w:val="24"/>
        </w:rPr>
        <w:fldChar w:fldCharType="end"/>
      </w:r>
      <w:r w:rsidRPr="00BD205A"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Rama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2023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Chatgpt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</w:t>
      </w:r>
      <w:r w:rsidR="006341B1" w:rsidRPr="00BD205A">
        <w:rPr>
          <w:rFonts w:ascii="Times New Roman" w:hAnsi="Times New Roman" w:cs="Times New Roman"/>
          <w:sz w:val="24"/>
          <w:szCs w:val="24"/>
        </w:rPr>
        <w:t>enanyakan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apapun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kepadanya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2024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dan </w:t>
      </w:r>
      <w:r w:rsidR="00385BBC" w:rsidRPr="00BD205A">
        <w:rPr>
          <w:rFonts w:ascii="Times New Roman" w:hAnsi="Times New Roman" w:cs="Times New Roman"/>
          <w:sz w:val="24"/>
          <w:szCs w:val="24"/>
        </w:rPr>
        <w:t>,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menanyakan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teks,gambar,video,hingga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mengolahnya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diperintahkan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pengguna,generative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canggih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2024 9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41B1" w:rsidRPr="00BD205A">
        <w:rPr>
          <w:rFonts w:ascii="Times New Roman" w:hAnsi="Times New Roman" w:cs="Times New Roman"/>
          <w:sz w:val="24"/>
          <w:szCs w:val="24"/>
        </w:rPr>
        <w:t>kedepan</w:t>
      </w:r>
      <w:proofErr w:type="spellEnd"/>
      <w:r w:rsidR="006341B1" w:rsidRPr="00BD205A">
        <w:rPr>
          <w:rFonts w:ascii="Times New Roman" w:hAnsi="Times New Roman" w:cs="Times New Roman"/>
          <w:sz w:val="24"/>
          <w:szCs w:val="24"/>
        </w:rPr>
        <w:t>.</w:t>
      </w:r>
    </w:p>
    <w:p w14:paraId="7C61210C" w14:textId="191845AE" w:rsidR="006341B1" w:rsidRPr="00BD205A" w:rsidRDefault="006341B1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r w:rsidRPr="00BD205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85BBC" w:rsidRPr="00BD205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jawapos.com/teknologi/013687434/teknologi-ini-diprediksi-tren-di-2024-ai-makin-canggih-teknologi-luar-angkasa-melesat-cepat","author":[{"dropping-particle":"","family":"Rian Alfianto","given":"","non-dropping-particle":"","parse-names":false,"suffix":""}],"id":"ITEM-1","issued":{"date-parts":[["2024"]]},"title":"No Title","type":"webpage"},"uris":["http://www.mendeley.com/documents/?uuid=053d7873-f62a-4f79-9835-4452356d4a52"]}],"mendeley":{"formattedCitation":"(Rian Alfianto, 2024)","plainTextFormattedCitation":"(Rian Alfianto, 2024)","previouslyFormattedCitation":"(Rian Alfianto, 2024)"},"properties":{"noteIndex":0},"schema":"https://github.com/citation-style-language/schema/raw/master/csl-citation.json"}</w:instrText>
      </w:r>
      <w:r w:rsidRPr="00BD205A">
        <w:rPr>
          <w:rFonts w:ascii="Times New Roman" w:hAnsi="Times New Roman" w:cs="Times New Roman"/>
          <w:sz w:val="24"/>
          <w:szCs w:val="24"/>
        </w:rPr>
        <w:fldChar w:fldCharType="separate"/>
      </w:r>
      <w:r w:rsidRPr="00BD205A">
        <w:rPr>
          <w:rFonts w:ascii="Times New Roman" w:hAnsi="Times New Roman" w:cs="Times New Roman"/>
          <w:noProof/>
          <w:sz w:val="24"/>
          <w:szCs w:val="24"/>
        </w:rPr>
        <w:t>(Rian Alfianto, 2024)</w:t>
      </w:r>
      <w:r w:rsidRPr="00BD205A">
        <w:rPr>
          <w:rFonts w:ascii="Times New Roman" w:hAnsi="Times New Roman" w:cs="Times New Roman"/>
          <w:sz w:val="24"/>
          <w:szCs w:val="24"/>
        </w:rPr>
        <w:fldChar w:fldCharType="end"/>
      </w:r>
      <w:r w:rsidR="00385BBC" w:rsidRPr="00BD205A">
        <w:rPr>
          <w:rFonts w:ascii="Times New Roman" w:hAnsi="Times New Roman" w:cs="Times New Roman"/>
          <w:sz w:val="24"/>
          <w:szCs w:val="24"/>
        </w:rPr>
        <w:t xml:space="preserve"> trend Ai pada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2024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Emotional Ai Emotion AI yang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erusak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enafsirk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sinyal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emosional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alih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CEO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Institut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Inovasi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Eropa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(EIT Digital) Federico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enna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. “Emotion AI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tre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generatif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konte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, AI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emosi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bereaksi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emosi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bereaksi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”.dan juga yang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trend AI 2024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Kendaran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buat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pengenal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sidik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jari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buka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pintu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endeteksi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radius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tertentu,system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kopilot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obil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dan lain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erubah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dunia.</w:t>
      </w:r>
    </w:p>
    <w:p w14:paraId="7C1A5B64" w14:textId="1E3350CA" w:rsidR="00385BBC" w:rsidRP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D205A">
        <w:rPr>
          <w:rFonts w:ascii="Times New Roman" w:hAnsi="Times New Roman" w:cs="Times New Roman"/>
          <w:sz w:val="24"/>
          <w:szCs w:val="24"/>
        </w:rPr>
        <w:t>D</w:t>
      </w:r>
      <w:r w:rsidR="00385BBC" w:rsidRPr="00BD205A">
        <w:rPr>
          <w:rFonts w:ascii="Times New Roman" w:hAnsi="Times New Roman" w:cs="Times New Roman"/>
          <w:sz w:val="24"/>
          <w:szCs w:val="24"/>
        </w:rPr>
        <w:t xml:space="preserve">an trend Ai 2024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keman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r w:rsidR="00385BBC" w:rsidRPr="00BD205A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Iskandar","given":"","non-dropping-particle":"","parse-names":false,"suffix":""}],"id":"ITEM-1","issued":{"date-parts":[["0"]]},"title":"Ini Tren Teknologi 2024 yang Perlu Diantisipasi, dari Cloud hingga Ransomware Bertenaga AI","type":"article-journal"},"uris":["http://www.mendeley.com/documents/?uuid=005e13ca-57ce-4b2e-ba18-9d2304ec41c3"]}],"mendeley":{"formattedCitation":"(Iskandar, n.d.)","plainTextFormattedCitation":"(Iskandar, n.d.)","previouslyFormattedCitation":"(Iskandar, n.d.)"},"properties":{"noteIndex":0},"schema":"https://github.com/citation-style-language/schema/raw/master/csl-citation.json"}</w:instrText>
      </w:r>
      <w:r w:rsidR="00385BBC" w:rsidRPr="00BD205A">
        <w:rPr>
          <w:rFonts w:ascii="Times New Roman" w:hAnsi="Times New Roman" w:cs="Times New Roman"/>
          <w:sz w:val="24"/>
          <w:szCs w:val="24"/>
        </w:rPr>
        <w:fldChar w:fldCharType="separate"/>
      </w:r>
      <w:r w:rsidR="00385BBC" w:rsidRPr="00BD205A">
        <w:rPr>
          <w:rFonts w:ascii="Times New Roman" w:hAnsi="Times New Roman" w:cs="Times New Roman"/>
          <w:noProof/>
          <w:sz w:val="24"/>
          <w:szCs w:val="24"/>
        </w:rPr>
        <w:t>(Iskandar, n.d.)</w:t>
      </w:r>
      <w:r w:rsidR="00385BBC" w:rsidRPr="00BD205A">
        <w:rPr>
          <w:rFonts w:ascii="Times New Roman" w:hAnsi="Times New Roman" w:cs="Times New Roman"/>
          <w:sz w:val="24"/>
          <w:szCs w:val="24"/>
        </w:rPr>
        <w:fldChar w:fldCharType="end"/>
      </w:r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Ramsomware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didukung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5BBC" w:rsidRPr="00BD205A">
        <w:rPr>
          <w:rFonts w:ascii="Times New Roman" w:hAnsi="Times New Roman" w:cs="Times New Roman"/>
          <w:sz w:val="24"/>
          <w:szCs w:val="24"/>
        </w:rPr>
        <w:t>buatan</w:t>
      </w:r>
      <w:proofErr w:type="spellEnd"/>
      <w:r w:rsidR="00385BBC" w:rsidRPr="00BD205A">
        <w:rPr>
          <w:rFonts w:ascii="Times New Roman" w:hAnsi="Times New Roman" w:cs="Times New Roman"/>
          <w:sz w:val="24"/>
          <w:szCs w:val="24"/>
        </w:rPr>
        <w:t xml:space="preserve">, </w:t>
      </w:r>
      <w:r w:rsidRPr="00BD205A">
        <w:rPr>
          <w:rFonts w:ascii="Times New Roman" w:hAnsi="Times New Roman" w:cs="Times New Roman"/>
          <w:sz w:val="24"/>
          <w:szCs w:val="24"/>
        </w:rPr>
        <w:t xml:space="preserve">Ransomware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serang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malware yang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ikirim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peretas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ngunc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ngenkrips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ilik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orban.deng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buat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ramsomware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target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serang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lastRenderedPageBreak/>
        <w:t>sepert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FraudGPT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WormGPTA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penjahat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siber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enkrips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ransomware,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njadikanny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sulit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di-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ekrips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irekayas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balik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berkat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enkrips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ioptimalk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>.</w:t>
      </w:r>
    </w:p>
    <w:p w14:paraId="377DEF27" w14:textId="52C2EF44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D205A">
        <w:rPr>
          <w:rFonts w:ascii="Times New Roman" w:hAnsi="Times New Roman" w:cs="Times New Roman"/>
          <w:sz w:val="24"/>
          <w:szCs w:val="24"/>
        </w:rPr>
        <w:t xml:space="preserve">oleh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arenany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aju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canggih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manfaatkanny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rugik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orang lain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bil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imanfaatk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="00077F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jang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205A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BD205A">
        <w:rPr>
          <w:rFonts w:ascii="Times New Roman" w:hAnsi="Times New Roman" w:cs="Times New Roman"/>
          <w:sz w:val="24"/>
          <w:szCs w:val="24"/>
        </w:rPr>
        <w:t xml:space="preserve"> AI.</w:t>
      </w:r>
    </w:p>
    <w:p w14:paraId="0DA6022D" w14:textId="525117EA" w:rsidR="00077FAE" w:rsidRDefault="00077FAE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ocal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an,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an,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gional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ote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rame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t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fingerp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mo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ilayah </w:t>
      </w:r>
      <w:proofErr w:type="spellStart"/>
      <w:r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di wilayah </w:t>
      </w:r>
      <w:proofErr w:type="spellStart"/>
      <w:r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l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akarta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ote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ind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I </w:t>
      </w:r>
      <w:proofErr w:type="spellStart"/>
      <w:r>
        <w:rPr>
          <w:rFonts w:ascii="Times New Roman" w:hAnsi="Times New Roman" w:cs="Times New Roman"/>
          <w:sz w:val="24"/>
          <w:szCs w:val="24"/>
        </w:rPr>
        <w:t>pas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1A3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0B1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1A38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="000B1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1A38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0B1A38">
        <w:rPr>
          <w:rFonts w:ascii="Times New Roman" w:hAnsi="Times New Roman" w:cs="Times New Roman"/>
          <w:sz w:val="24"/>
          <w:szCs w:val="24"/>
        </w:rPr>
        <w:t xml:space="preserve"> di industry salah </w:t>
      </w:r>
      <w:proofErr w:type="spellStart"/>
      <w:r w:rsidR="000B1A38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="000B1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1A38">
        <w:rPr>
          <w:rFonts w:ascii="Times New Roman" w:hAnsi="Times New Roman" w:cs="Times New Roman"/>
          <w:sz w:val="24"/>
          <w:szCs w:val="24"/>
        </w:rPr>
        <w:t>otomotif</w:t>
      </w:r>
      <w:proofErr w:type="spellEnd"/>
      <w:r w:rsidR="000B1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1A3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0B1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1A38">
        <w:rPr>
          <w:rFonts w:ascii="Times New Roman" w:hAnsi="Times New Roman" w:cs="Times New Roman"/>
          <w:sz w:val="24"/>
          <w:szCs w:val="24"/>
        </w:rPr>
        <w:t>robotika</w:t>
      </w:r>
      <w:proofErr w:type="spellEnd"/>
      <w:r w:rsidR="000B1A3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0B1A38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0B1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1A3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0B1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1A38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0B1A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1A38">
        <w:rPr>
          <w:rFonts w:ascii="Times New Roman" w:hAnsi="Times New Roman" w:cs="Times New Roman"/>
          <w:sz w:val="24"/>
          <w:szCs w:val="24"/>
        </w:rPr>
        <w:t>otomatif</w:t>
      </w:r>
      <w:proofErr w:type="spellEnd"/>
      <w:r w:rsidR="000B1A38">
        <w:rPr>
          <w:rFonts w:ascii="Times New Roman" w:hAnsi="Times New Roman" w:cs="Times New Roman"/>
          <w:sz w:val="24"/>
          <w:szCs w:val="24"/>
        </w:rPr>
        <w:t xml:space="preserve"> di industry yang </w:t>
      </w:r>
      <w:proofErr w:type="spellStart"/>
      <w:r w:rsidR="000B1A38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0B1A38">
        <w:rPr>
          <w:rFonts w:ascii="Times New Roman" w:hAnsi="Times New Roman" w:cs="Times New Roman"/>
          <w:sz w:val="24"/>
          <w:szCs w:val="24"/>
        </w:rPr>
        <w:t>.</w:t>
      </w:r>
    </w:p>
    <w:p w14:paraId="751976B9" w14:textId="4F25B746" w:rsidR="00BD205A" w:rsidRDefault="00067AFB" w:rsidP="00A91A07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4F4D81C" wp14:editId="6F5AAED6">
            <wp:extent cx="5400040" cy="123825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23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557DE3" w14:textId="74CB21D6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FDE0DAC" w14:textId="74BF4DEE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A1DAA7B" w14:textId="0F2216D0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9D1F325" w14:textId="76699427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658178" w14:textId="1024C89D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30F7B7" w14:textId="679C08A9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8052BDC" w14:textId="2970896A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D546FF6" w14:textId="0B582303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43DA1E" w14:textId="79139B4B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03989C1" w14:textId="3A666E2E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69DB5FB" w14:textId="6B5B02D2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882BAD" w14:textId="0C004938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0593C2" w14:textId="2B02259C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C69AAFE" w14:textId="4CD18A2B" w:rsid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AE80CB" w14:textId="79AF680B" w:rsidR="00BD205A" w:rsidRPr="00BD205A" w:rsidRDefault="00BD205A" w:rsidP="00BD205A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BD205A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1E860218" w14:textId="7E42AB08" w:rsidR="00BD205A" w:rsidRPr="00BD205A" w:rsidRDefault="00BD205A" w:rsidP="00BD205A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8"/>
          <w:szCs w:val="24"/>
        </w:rPr>
      </w:pPr>
      <w:r>
        <w:rPr>
          <w:rFonts w:ascii="Times New Roman" w:hAnsi="Times New Roman" w:cs="Times New Roman"/>
          <w:sz w:val="28"/>
          <w:szCs w:val="28"/>
        </w:rPr>
        <w:fldChar w:fldCharType="begin" w:fldLock="1"/>
      </w:r>
      <w:r>
        <w:rPr>
          <w:rFonts w:ascii="Times New Roman" w:hAnsi="Times New Roman" w:cs="Times New Roman"/>
          <w:sz w:val="28"/>
          <w:szCs w:val="28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r w:rsidRPr="00BD205A">
        <w:rPr>
          <w:rFonts w:ascii="Times New Roman" w:hAnsi="Times New Roman" w:cs="Times New Roman"/>
          <w:noProof/>
          <w:sz w:val="28"/>
          <w:szCs w:val="24"/>
        </w:rPr>
        <w:t xml:space="preserve">Iskandar. (n.d.). </w:t>
      </w:r>
      <w:r w:rsidRPr="00BD205A">
        <w:rPr>
          <w:rFonts w:ascii="Times New Roman" w:hAnsi="Times New Roman" w:cs="Times New Roman"/>
          <w:i/>
          <w:iCs/>
          <w:noProof/>
          <w:sz w:val="28"/>
          <w:szCs w:val="24"/>
        </w:rPr>
        <w:t>Ini Tren Teknologi 2024 yang Perlu Diantisipasi, dari Cloud hingga Ransomware Bertenaga AI</w:t>
      </w:r>
      <w:r w:rsidRPr="00BD205A">
        <w:rPr>
          <w:rFonts w:ascii="Times New Roman" w:hAnsi="Times New Roman" w:cs="Times New Roman"/>
          <w:noProof/>
          <w:sz w:val="28"/>
          <w:szCs w:val="24"/>
        </w:rPr>
        <w:t>.</w:t>
      </w:r>
    </w:p>
    <w:p w14:paraId="160B273E" w14:textId="77777777" w:rsidR="00BD205A" w:rsidRPr="00BD205A" w:rsidRDefault="00BD205A" w:rsidP="00BD205A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8"/>
          <w:szCs w:val="24"/>
        </w:rPr>
      </w:pPr>
      <w:r w:rsidRPr="00BD205A">
        <w:rPr>
          <w:rFonts w:ascii="Times New Roman" w:hAnsi="Times New Roman" w:cs="Times New Roman"/>
          <w:noProof/>
          <w:sz w:val="28"/>
          <w:szCs w:val="24"/>
        </w:rPr>
        <w:t xml:space="preserve">Rian Alfianto. (2024). </w:t>
      </w:r>
      <w:r w:rsidRPr="00BD205A">
        <w:rPr>
          <w:rFonts w:ascii="Times New Roman" w:hAnsi="Times New Roman" w:cs="Times New Roman"/>
          <w:i/>
          <w:iCs/>
          <w:noProof/>
          <w:sz w:val="28"/>
          <w:szCs w:val="24"/>
        </w:rPr>
        <w:t>No Title</w:t>
      </w:r>
      <w:r w:rsidRPr="00BD205A">
        <w:rPr>
          <w:rFonts w:ascii="Times New Roman" w:hAnsi="Times New Roman" w:cs="Times New Roman"/>
          <w:noProof/>
          <w:sz w:val="28"/>
          <w:szCs w:val="24"/>
        </w:rPr>
        <w:t>. https://www.jawapos.com/teknologi/013687434/teknologi-ini-diprediksi-tren-di-2024-ai-makin-canggih-teknologi-luar-angkasa-melesat-cepat</w:t>
      </w:r>
    </w:p>
    <w:p w14:paraId="44ED24CE" w14:textId="77777777" w:rsidR="00BD205A" w:rsidRPr="00BD205A" w:rsidRDefault="00BD205A" w:rsidP="00BD205A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8"/>
        </w:rPr>
      </w:pPr>
      <w:r w:rsidRPr="00BD205A">
        <w:rPr>
          <w:rFonts w:ascii="Times New Roman" w:hAnsi="Times New Roman" w:cs="Times New Roman"/>
          <w:noProof/>
          <w:sz w:val="28"/>
          <w:szCs w:val="24"/>
        </w:rPr>
        <w:t xml:space="preserve">SAKTI, R. E. (2024). </w:t>
      </w:r>
      <w:r w:rsidRPr="00BD205A">
        <w:rPr>
          <w:rFonts w:ascii="Times New Roman" w:hAnsi="Times New Roman" w:cs="Times New Roman"/>
          <w:i/>
          <w:iCs/>
          <w:noProof/>
          <w:sz w:val="28"/>
          <w:szCs w:val="24"/>
        </w:rPr>
        <w:t>No Title</w:t>
      </w:r>
      <w:r w:rsidRPr="00BD205A">
        <w:rPr>
          <w:rFonts w:ascii="Times New Roman" w:hAnsi="Times New Roman" w:cs="Times New Roman"/>
          <w:noProof/>
          <w:sz w:val="28"/>
          <w:szCs w:val="24"/>
        </w:rPr>
        <w:t>. https://www.kompas.id/baca/riset/2024/01/03/tren-digital-2024-akankah-kecerdasan-buatan-makin-mendominasi</w:t>
      </w:r>
    </w:p>
    <w:p w14:paraId="2E259E9D" w14:textId="09257D40" w:rsidR="00BD205A" w:rsidRPr="00BD205A" w:rsidRDefault="00BD205A" w:rsidP="00BD205A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fldChar w:fldCharType="end"/>
      </w:r>
    </w:p>
    <w:sectPr w:rsidR="00BD205A" w:rsidRPr="00BD205A" w:rsidSect="00F7484C">
      <w:pgSz w:w="11906" w:h="16838"/>
      <w:pgMar w:top="2268" w:right="1701" w:bottom="1701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1A87F72"/>
    <w:multiLevelType w:val="hybridMultilevel"/>
    <w:tmpl w:val="0A3AC794"/>
    <w:lvl w:ilvl="0" w:tplc="3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" w15:restartNumberingAfterBreak="0">
    <w:nsid w:val="15760A48"/>
    <w:multiLevelType w:val="hybridMultilevel"/>
    <w:tmpl w:val="6DE8F434"/>
    <w:lvl w:ilvl="0" w:tplc="BD86635E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4D091D59"/>
    <w:multiLevelType w:val="hybridMultilevel"/>
    <w:tmpl w:val="B964D1D8"/>
    <w:lvl w:ilvl="0" w:tplc="7C74D09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50661EC6"/>
    <w:multiLevelType w:val="hybridMultilevel"/>
    <w:tmpl w:val="9F36551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2170967"/>
    <w:multiLevelType w:val="hybridMultilevel"/>
    <w:tmpl w:val="DE6ED8FC"/>
    <w:lvl w:ilvl="0" w:tplc="41D4E3D4">
      <w:start w:val="1"/>
      <w:numFmt w:val="upp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53760C70"/>
    <w:multiLevelType w:val="hybridMultilevel"/>
    <w:tmpl w:val="DF101114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6B755A6"/>
    <w:multiLevelType w:val="hybridMultilevel"/>
    <w:tmpl w:val="03C60AD4"/>
    <w:lvl w:ilvl="0" w:tplc="3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7" w15:restartNumberingAfterBreak="0">
    <w:nsid w:val="6D95296D"/>
    <w:multiLevelType w:val="hybridMultilevel"/>
    <w:tmpl w:val="4392C0CE"/>
    <w:lvl w:ilvl="0" w:tplc="3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71A63C16"/>
    <w:multiLevelType w:val="hybridMultilevel"/>
    <w:tmpl w:val="C19E84FA"/>
    <w:lvl w:ilvl="0" w:tplc="710898F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74AD6F43"/>
    <w:multiLevelType w:val="hybridMultilevel"/>
    <w:tmpl w:val="74DC9370"/>
    <w:lvl w:ilvl="0" w:tplc="3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0" w15:restartNumberingAfterBreak="0">
    <w:nsid w:val="74B51E1A"/>
    <w:multiLevelType w:val="hybridMultilevel"/>
    <w:tmpl w:val="D494EF30"/>
    <w:lvl w:ilvl="0" w:tplc="E5A8E49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7CD66610"/>
    <w:multiLevelType w:val="hybridMultilevel"/>
    <w:tmpl w:val="69EC034A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D2B3DDA"/>
    <w:multiLevelType w:val="hybridMultilevel"/>
    <w:tmpl w:val="A1EC56C6"/>
    <w:lvl w:ilvl="0" w:tplc="10529A2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5"/>
  </w:num>
  <w:num w:numId="2">
    <w:abstractNumId w:val="11"/>
  </w:num>
  <w:num w:numId="3">
    <w:abstractNumId w:val="8"/>
  </w:num>
  <w:num w:numId="4">
    <w:abstractNumId w:val="12"/>
  </w:num>
  <w:num w:numId="5">
    <w:abstractNumId w:val="3"/>
  </w:num>
  <w:num w:numId="6">
    <w:abstractNumId w:val="10"/>
  </w:num>
  <w:num w:numId="7">
    <w:abstractNumId w:val="0"/>
  </w:num>
  <w:num w:numId="8">
    <w:abstractNumId w:val="6"/>
  </w:num>
  <w:num w:numId="9">
    <w:abstractNumId w:val="9"/>
  </w:num>
  <w:num w:numId="10">
    <w:abstractNumId w:val="1"/>
  </w:num>
  <w:num w:numId="11">
    <w:abstractNumId w:val="7"/>
  </w:num>
  <w:num w:numId="12">
    <w:abstractNumId w:val="4"/>
  </w:num>
  <w:num w:numId="1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7484C"/>
    <w:rsid w:val="00067AFB"/>
    <w:rsid w:val="00077FAE"/>
    <w:rsid w:val="00080273"/>
    <w:rsid w:val="000B1A38"/>
    <w:rsid w:val="0015149C"/>
    <w:rsid w:val="002D466B"/>
    <w:rsid w:val="00334522"/>
    <w:rsid w:val="00385BBC"/>
    <w:rsid w:val="00426B93"/>
    <w:rsid w:val="0061225B"/>
    <w:rsid w:val="006341B1"/>
    <w:rsid w:val="00713799"/>
    <w:rsid w:val="00884D0C"/>
    <w:rsid w:val="00900E88"/>
    <w:rsid w:val="00A91A07"/>
    <w:rsid w:val="00BD205A"/>
    <w:rsid w:val="00F748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E52169"/>
  <w15:chartTrackingRefBased/>
  <w15:docId w15:val="{0514AC61-4290-4F7F-B0FB-1985FA2D92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7484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267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tmp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D658E72-BBD0-442F-8E4A-03D662A2AB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0</TotalTime>
  <Pages>4</Pages>
  <Words>985</Words>
  <Characters>5617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SI</dc:creator>
  <cp:keywords/>
  <dc:description/>
  <cp:lastModifiedBy>MSI</cp:lastModifiedBy>
  <cp:revision>5</cp:revision>
  <cp:lastPrinted>2024-02-29T14:22:00Z</cp:lastPrinted>
  <dcterms:created xsi:type="dcterms:W3CDTF">2024-02-28T10:59:00Z</dcterms:created>
  <dcterms:modified xsi:type="dcterms:W3CDTF">2024-03-01T1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ff3d94a-8aa0-3464-9a10-b3a25a8a9451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